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5686B4BF"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5B69EEDD"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09FD807D" w14:textId="02BBBA05" w:rsidR="00B45437" w:rsidRDefault="00B45437" w:rsidP="00CF03CC">
      <w:pPr>
        <w:ind w:firstLineChars="288" w:firstLine="605"/>
        <w:jc w:val="left"/>
        <w:rPr>
          <w:rFonts w:ascii="Times New Roman" w:hAnsi="Times New Roman" w:cs="Times New Roman" w:hint="eastAsia"/>
          <w:color w:val="000000" w:themeColor="text1"/>
        </w:rPr>
      </w:pPr>
      <w:r>
        <w:rPr>
          <w:rFonts w:ascii="Times New Roman" w:hAnsi="Times New Roman" w:cs="Times New Roman"/>
          <w:color w:val="000000" w:themeColor="text1"/>
        </w:rPr>
        <w:t xml:space="preserve">1.5 </w:t>
      </w:r>
      <w:r>
        <w:rPr>
          <w:rFonts w:ascii="Times New Roman" w:hAnsi="Times New Roman" w:cs="Times New Roman" w:hint="eastAsia"/>
          <w:color w:val="000000" w:themeColor="text1"/>
        </w:rPr>
        <w:t>准一维结构的成键基础</w:t>
      </w:r>
    </w:p>
    <w:p w14:paraId="39C7DA73" w14:textId="24C8AC0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17B3C10" w14:textId="5E4F1B0C" w:rsidR="00B45437" w:rsidRPr="00B45437" w:rsidRDefault="00B45437" w:rsidP="00B45437">
      <w:pPr>
        <w:ind w:firstLineChars="288" w:firstLine="605"/>
        <w:jc w:val="left"/>
        <w:rPr>
          <w:rFonts w:ascii="Times New Roman" w:hAnsi="Times New Roman" w:cs="Times New Roman" w:hint="eastAsia"/>
          <w:color w:val="000000" w:themeColor="text1"/>
        </w:rPr>
      </w:pPr>
      <w:r>
        <w:rPr>
          <w:rFonts w:ascii="Times New Roman" w:hAnsi="Times New Roman" w:cs="Times New Roman"/>
          <w:color w:val="000000" w:themeColor="text1"/>
        </w:rPr>
        <w:t>Fig</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Pr="00AC3C0B">
        <w:rPr>
          <w:rFonts w:ascii="Times New Roman" w:hAnsi="Times New Roman" w:cs="Times New Roman"/>
          <w:color w:val="000000" w:themeColor="text1"/>
        </w:rPr>
        <w:t>along the high symmetr</w:t>
      </w:r>
      <w:r>
        <w:rPr>
          <w:rFonts w:ascii="Times New Roman" w:hAnsi="Times New Roman" w:cs="Times New Roman"/>
          <w:color w:val="000000" w:themeColor="text1"/>
        </w:rPr>
        <w:t xml:space="preserve">ical path of the Brillouin zone 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w:t>
      </w:r>
    </w:p>
    <w:p w14:paraId="4FBE32A1" w14:textId="36E5D75D"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confirm the dynamical stability of the single-layered</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nSe, phonon dispersion is calculated in the framework of the density functional perturbation theory.41 The results are plotted in Fig. 2a. The longitudinal acoustic (LA) branch and the transversal acoustic (TA) branch have linear dispersions as the wave vector approaches Γ point, whereas the out-of-plane ZA branch exhibits a parabolic dispersion due to the rapid decay of transversal forces.42 No appreciable </w:t>
      </w:r>
      <w:r w:rsidRPr="00CF03CC">
        <w:rPr>
          <w:rFonts w:ascii="Times New Roman" w:hAnsi="Times New Roman" w:cs="Times New Roman"/>
          <w:color w:val="000000" w:themeColor="text1"/>
        </w:rPr>
        <w:lastRenderedPageBreak/>
        <w:t xml:space="preserve">imaginary modes are found in the first Brillouin zone, suggesting that the single-layered SnS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74C982B5" w14:textId="3FAF65D9"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 Therefore, the single-layered SnSe sheet is thermally stable in a wide temperature range from 300 K to 900 K. However, the layered structure starts decomposing when heated to 1000 K, and the total energy no longer remains invariant during simulations. Therefore, we conclude that the single-layered SnSe sheet at least can sustain temperature as high as 900 K. The simulated results at 700 K are given in Fig. 2b, and all the others are provided in Fig. S3 in the ESI.†</w:t>
      </w:r>
      <w:r w:rsidR="00425B39">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We also looked at the bond length variance during the MD simulations. The details can be found in Table S1 in the ESI.† It is well known that the bulk SnSe undergoes a phase transition from a lower symmetry (space group Pnma #62) phase to a higher symmetry (space group Cmcm #63) phase at around 750–800 K. We assumed that the single- layered SnSe sheet may also experience a similar phase transition to other possible allotropes upon heating like bulk SnSe. However, the phase transition is beyond the scope of this study. Thus we only concentrated on the medium–high temperature range (300–700 K), and chose 700 K as a ty</w:t>
      </w:r>
      <w:r w:rsidR="00557548">
        <w:rPr>
          <w:rFonts w:ascii="Times New Roman" w:hAnsi="Times New Roman" w:cs="Times New Roman"/>
          <w:color w:val="000000" w:themeColor="text1"/>
        </w:rPr>
        <w:t>pical temp</w:t>
      </w:r>
      <w:r w:rsidRPr="00CF03CC">
        <w:rPr>
          <w:rFonts w:ascii="Times New Roman" w:hAnsi="Times New Roman" w:cs="Times New Roman"/>
          <w:color w:val="000000" w:themeColor="text1"/>
        </w:rPr>
        <w:t>erature to perform the thermoelectric calculations. Next</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6E5E8163" w14:textId="022C7B0E"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646BBE77" w14:textId="77777777"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77777777" w:rsidR="00B45437" w:rsidRPr="00C07B53" w:rsidRDefault="00B45437" w:rsidP="00B45437">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B210D4A" w14:textId="4666028D"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" filled="f" stroked="f">
                <v:textbox style="mso-fit-shape-to-text:t">
                  <w:txbxContent>
                    <w:p w14:paraId="72919477"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" filled="f" stroked="f">
                <v:textbox style="mso-fit-shape-to-text:t">
                  <w:txbxContent>
                    <w:p w14:paraId="55F99F93" w14:textId="77777777" w:rsidR="00B45437" w:rsidRDefault="00B45437"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3C2D8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3C2D8A" w:rsidRPr="00C07B53">
        <w:rPr>
          <w:rFonts w:ascii="Times New Roman" w:hAnsi="Times New Roman" w:cs="Times New Roman"/>
          <w:color w:val="000000" w:themeColor="text1"/>
        </w:rPr>
        <w:t xml:space="preserve"> mesh sampling. Fig. 4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3C2D8A" w:rsidRPr="00C07B53">
        <w:rPr>
          <w:rFonts w:ascii="Times New Roman" w:hAnsi="Times New Roman" w:cs="Times New Roman"/>
          <w:color w:val="000000" w:themeColor="text1"/>
        </w:rPr>
        <w:t xml:space="preserve">. A reduction of p-ratio for both low frequency phonons and high frequency phonons comes out compared with graphene. Most of the eigen-modes in regular </w:t>
      </w:r>
      <m:oMath>
        <m:r>
          <m:rPr>
            <m:sty m:val="p"/>
          </m:rPr>
          <w:rPr>
            <w:rFonts w:ascii="Cambria Math" w:hAnsi="Cambria Math" w:cs="Times New Roman"/>
            <w:color w:val="000000" w:themeColor="text1"/>
          </w:rPr>
          <m:t>graphene</m:t>
        </m:r>
      </m:oMath>
      <w:r w:rsidR="003C2D8A" w:rsidRPr="00C07B53">
        <w:rPr>
          <w:rFonts w:ascii="Times New Roman" w:hAnsi="Times New Roman" w:cs="Times New Roman"/>
          <w:color w:val="000000" w:themeColor="text1"/>
        </w:rPr>
        <w:t xml:space="preserve"> have p-ratio over 0.98, showing characteristic of delocalized mode, while some of the eigen-modes of the others showing a characteristic of localized mode. The average participation ratio are 1.00, 0.80, 0.86 and 0.95 respectively, which obeys the same trends as the thermal 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3C2D8A" w:rsidRPr="00C07B53">
        <w:rPr>
          <w:rFonts w:ascii="Times New Roman" w:hAnsi="Times New Roman" w:cs="Times New Roman"/>
          <w:color w:val="000000" w:themeColor="text1"/>
        </w:rPr>
        <w:t>.</w:t>
      </w:r>
      <w:bookmarkStart w:id="0" w:name="_GoBack"/>
      <w:bookmarkEnd w:id="0"/>
    </w:p>
    <w:p w14:paraId="7F797BDC" w14:textId="77777777" w:rsidR="00B45437" w:rsidRPr="00B45437" w:rsidRDefault="00B45437" w:rsidP="00CF03CC">
      <w:pPr>
        <w:ind w:firstLineChars="288" w:firstLine="605"/>
        <w:jc w:val="left"/>
        <w:rPr>
          <w:rFonts w:ascii="Times New Roman" w:hAnsi="Times New Roman" w:cs="Times New Roman" w:hint="eastAsia"/>
          <w:color w:val="000000" w:themeColor="text1"/>
        </w:rPr>
      </w:pPr>
    </w:p>
    <w:p w14:paraId="1E5395D3" w14:textId="5AC45BE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sidR="00B45437">
        <w:rPr>
          <w:rFonts w:ascii="Times New Roman" w:hAnsi="Times New Roman" w:cs="Times New Roman" w:hint="eastAsia"/>
          <w:color w:val="000000" w:themeColor="text1"/>
        </w:rPr>
        <w:t>热导的非谐分析</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28BD8BFC" w14:textId="279AB4B4" w:rsidR="00CF463A" w:rsidRPr="00C07B53" w:rsidRDefault="00CF463A" w:rsidP="00CF463A">
      <w:pPr>
        <w:ind w:firstLine="420"/>
        <w:rPr>
          <w:rFonts w:ascii="Times New Roman" w:hAnsi="Times New Roman" w:cs="Times New Roman"/>
          <w:color w:val="000000" w:themeColor="text1"/>
        </w:rPr>
      </w:pP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2E8A8C7C" w14:textId="7AE23393" w:rsidR="00107873" w:rsidRDefault="00BC38C5" w:rsidP="00B45437">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w:r w:rsidR="00D106B4" w:rsidRPr="00C07B53">
        <w:rPr>
          <w:rFonts w:ascii="Times New Roman" w:hAnsi="Times New Roman" w:cs="Times New Roman"/>
          <w:color w:val="000000" w:themeColor="text1"/>
        </w:rPr>
        <w:t xml:space="preserve">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B45437"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1EDDB8A7"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p>
    <w:p w14:paraId="20BC73E6" w14:textId="11CCB02B" w:rsidR="005530E2" w:rsidRDefault="00B45437"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11"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060550A0" w:rsidR="0073497E"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4D6CFAE0" w14:textId="1C79D64E" w:rsidR="008F7A75" w:rsidRPr="00C07B53"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4B239780" w14:textId="5896D2AB" w:rsidR="00970D34" w:rsidRDefault="00B45437"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60B12589">
          <v:shape id="_x0000_i1027" type="#_x0000_t75" style="width:179.15pt;height:142.15pt">
            <v:imagedata r:id="rId13" o:title="kkappa_64nn"/>
          </v:shape>
        </w:pict>
      </w:r>
      <w:r>
        <w:rPr>
          <w:rFonts w:ascii="Times New Roman" w:hAnsi="Times New Roman" w:cs="Times New Roman"/>
          <w:noProof/>
          <w:color w:val="000000" w:themeColor="text1"/>
        </w:rPr>
        <w:pict w14:anchorId="2B1D3910">
          <v:shape id="_x0000_i1028" type="#_x0000_t75" style="width:177.4pt;height:140.35pt">
            <v:imagedata r:id="rId14" o:title="kkappa_n44"/>
          </v:shape>
        </w:pict>
      </w:r>
      <w:r w:rsidR="000F102D">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Pr>
          <w:rFonts w:ascii="Times New Roman" w:hAnsi="Times New Roman" w:cs="Times New Roman"/>
          <w:noProof/>
          <w:color w:val="000000" w:themeColor="text1"/>
        </w:rPr>
        <w:pict w14:anchorId="28E7B23E">
          <v:shape id="_x0000_i1029" type="#_x0000_t75" style="width:172.5pt;height:138.5pt">
            <v:imagedata r:id="rId16" o:title="branchscatter"/>
          </v:shape>
        </w:pict>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25249FC5" w:rsidR="0073497E" w:rsidRPr="00C71BAB" w:rsidRDefault="003B6692" w:rsidP="0073497E">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2FEBF12" wp14:editId="15700FD3">
            <wp:extent cx="3371222" cy="2632691"/>
            <wp:effectExtent l="0" t="0" r="635" b="0"/>
            <wp:docPr id="11" name="图片 11" descr="C:\Users\YangZhou\AppData\Local\Microsoft\Windows\INetCache\Content.Word\T_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YangZhou\AppData\Local\Microsoft\Windows\INetCache\Content.Word\T_kappa.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7958" cy="2637951"/>
                    </a:xfrm>
                    <a:prstGeom prst="rect">
                      <a:avLst/>
                    </a:prstGeom>
                    <a:noFill/>
                    <a:ln>
                      <a:noFill/>
                    </a:ln>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5E88AE6E" w:rsidR="009979B0" w:rsidRPr="00447E6F" w:rsidRDefault="00146A99" w:rsidP="009979B0">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p>
    <w:p w14:paraId="6C475F89" w14:textId="5D0A2D06" w:rsidR="00447E6F" w:rsidRDefault="00447E6F" w:rsidP="00A001D6">
      <w:pPr>
        <w:ind w:left="420" w:firstLineChars="88" w:firstLine="186"/>
        <w:jc w:val="center"/>
        <w:rPr>
          <w:rFonts w:ascii="Times New Roman" w:hAnsi="Times New Roman" w:cs="Times New Roman"/>
          <w:b/>
          <w:bCs/>
          <w:color w:val="000000" w:themeColor="text1"/>
        </w:rPr>
      </w:pP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06E21CD7" w:rsidR="00CB69DB" w:rsidRDefault="00B45437"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30" type="#_x0000_t75" style="width:280.8pt;height:219.35pt">
            <v:imagedata r:id="rId21"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423DB04D" w14:textId="60D82419" w:rsidR="003D2515" w:rsidRPr="00C07B53" w:rsidRDefault="00BE3880" w:rsidP="00BB5CE3">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3D2515"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C6ABE1" w14:textId="77777777" w:rsidR="005F4DAD" w:rsidRDefault="005F4DAD" w:rsidP="00C154D6">
      <w:r>
        <w:separator/>
      </w:r>
    </w:p>
  </w:endnote>
  <w:endnote w:type="continuationSeparator" w:id="0">
    <w:p w14:paraId="4E091AE4" w14:textId="77777777" w:rsidR="005F4DAD" w:rsidRDefault="005F4DAD"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1BE60B" w14:textId="77777777" w:rsidR="005F4DAD" w:rsidRDefault="005F4DAD" w:rsidP="00C154D6">
      <w:r>
        <w:separator/>
      </w:r>
    </w:p>
  </w:footnote>
  <w:footnote w:type="continuationSeparator" w:id="0">
    <w:p w14:paraId="0EF573F4" w14:textId="77777777" w:rsidR="005F4DAD" w:rsidRDefault="005F4DAD"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E064D"/>
    <w:rsid w:val="000E4F7E"/>
    <w:rsid w:val="000F04EF"/>
    <w:rsid w:val="000F102D"/>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4543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5C05"/>
    <w:rsid w:val="00DA61AF"/>
    <w:rsid w:val="00DA6D8F"/>
    <w:rsid w:val="00DC529A"/>
    <w:rsid w:val="00DD0F5A"/>
    <w:rsid w:val="00DD2143"/>
    <w:rsid w:val="00DE198D"/>
    <w:rsid w:val="00DF112F"/>
    <w:rsid w:val="00DF5AF5"/>
    <w:rsid w:val="00E111AD"/>
    <w:rsid w:val="00E2235C"/>
    <w:rsid w:val="00E26A75"/>
    <w:rsid w:val="00E32FF9"/>
    <w:rsid w:val="00E3491F"/>
    <w:rsid w:val="00E40670"/>
    <w:rsid w:val="00E45200"/>
    <w:rsid w:val="00E477E4"/>
    <w:rsid w:val="00E52B68"/>
    <w:rsid w:val="00E5665F"/>
    <w:rsid w:val="00E603CA"/>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0191D-F340-4ED9-A948-20E89BFFC2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6</TotalTime>
  <Pages>11</Pages>
  <Words>3469</Words>
  <Characters>19776</Characters>
  <Application>Microsoft Office Word</Application>
  <DocSecurity>0</DocSecurity>
  <Lines>164</Lines>
  <Paragraphs>46</Paragraphs>
  <ScaleCrop>false</ScaleCrop>
  <Company/>
  <LinksUpToDate>false</LinksUpToDate>
  <CharactersWithSpaces>2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vance</cp:lastModifiedBy>
  <cp:revision>9</cp:revision>
  <dcterms:created xsi:type="dcterms:W3CDTF">2014-11-05T05:16:00Z</dcterms:created>
  <dcterms:modified xsi:type="dcterms:W3CDTF">2017-01-20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